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8DDC71B" w:rsidR="00113C60" w:rsidRDefault="00113C60" w:rsidP="00113C60">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10302127" w:rsidR="005B558E" w:rsidRDefault="005B558E">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104D00">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104D00">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w:t>
      </w:r>
      <w:proofErr w:type="gramStart"/>
      <w:r w:rsidR="00125101">
        <w:t>Train ,</w:t>
      </w:r>
      <w:proofErr w:type="gramEnd"/>
      <w:r w:rsidR="00125101">
        <w:t xml:space="preserve">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 xml:space="preserve">Random Forest, Grid search CV, neural networks will be applied. The best performing model is evaluated. Necessary hyper tuning and further data preparation will be done in </w:t>
      </w:r>
      <w:proofErr w:type="gramStart"/>
      <w:r w:rsidR="00276EEA">
        <w:t>a</w:t>
      </w:r>
      <w:proofErr w:type="gramEnd"/>
      <w:r w:rsidR="00276EEA">
        <w:t xml:space="preserve">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r>
                              <w:rPr>
                                <w:sz w:val="14"/>
                                <w:szCs w:val="14"/>
                              </w:rPr>
                              <w:t>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r>
                        <w:rPr>
                          <w:sz w:val="14"/>
                          <w:szCs w:val="14"/>
                        </w:rPr>
                        <w:t>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B24B4">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B53E5E">
      <w:pPr>
        <w:pStyle w:val="ListParagraph"/>
      </w:pPr>
    </w:p>
    <w:p w14:paraId="4390F6E7" w14:textId="3E6715A1" w:rsidR="00813930" w:rsidRDefault="00813930" w:rsidP="00813930">
      <w:pPr>
        <w:pStyle w:val="ListParagraph"/>
        <w:numPr>
          <w:ilvl w:val="1"/>
          <w:numId w:val="3"/>
        </w:numPr>
      </w:pPr>
      <w:r>
        <w:t>Data Extract</w:t>
      </w:r>
      <w:r w:rsidR="002B24B4">
        <w:t>:</w:t>
      </w:r>
    </w:p>
    <w:p w14:paraId="37098EBA" w14:textId="5EACB760" w:rsidR="002B24B4" w:rsidRDefault="002B24B4" w:rsidP="002B24B4">
      <w:pPr>
        <w:pStyle w:val="ListParagraph"/>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1C55B3">
      <w:pPr>
        <w:pStyle w:val="ListParagraph"/>
      </w:pPr>
    </w:p>
    <w:p w14:paraId="1075DB31" w14:textId="4F98539B" w:rsidR="001C55B3" w:rsidRPr="001C55B3" w:rsidRDefault="001C55B3" w:rsidP="001C55B3">
      <w:pPr>
        <w:pStyle w:val="ListParagraph"/>
        <w:rPr>
          <w:b/>
          <w:bCs/>
        </w:rPr>
      </w:pPr>
      <w:r w:rsidRPr="001C55B3">
        <w:rPr>
          <w:b/>
          <w:bCs/>
        </w:rPr>
        <w:t>SQL Used:</w:t>
      </w:r>
    </w:p>
    <w:p w14:paraId="49EACBC6" w14:textId="77777777" w:rsidR="001C55B3" w:rsidRDefault="001C55B3" w:rsidP="001C55B3">
      <w:pPr>
        <w:pStyle w:val="ListParagraph"/>
      </w:pPr>
    </w:p>
    <w:p w14:paraId="68F2E0CC" w14:textId="5C889FDE" w:rsidR="002B24B4" w:rsidRDefault="001C55B3" w:rsidP="00CE2490">
      <w:pPr>
        <w:pStyle w:val="ListParagraph"/>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CE2490">
      <w:pPr>
        <w:pStyle w:val="ListParagraph"/>
      </w:pPr>
    </w:p>
    <w:p w14:paraId="0E3469D4" w14:textId="0BCC9B8D" w:rsidR="00CE2490" w:rsidRDefault="00CE2490" w:rsidP="00CE2490">
      <w:pPr>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CE2490">
      <w:pPr>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CE2490">
      <w:pPr>
        <w:pStyle w:val="ListParagraph"/>
      </w:pPr>
    </w:p>
    <w:p w14:paraId="0C94AD59" w14:textId="41EC572A" w:rsidR="00CE2490" w:rsidRDefault="00813930" w:rsidP="00CE2490">
      <w:pPr>
        <w:pStyle w:val="ListParagraph"/>
        <w:numPr>
          <w:ilvl w:val="1"/>
          <w:numId w:val="3"/>
        </w:numPr>
      </w:pPr>
      <w:r>
        <w:t>Data preparation</w:t>
      </w:r>
      <w:r w:rsidR="00CE2490">
        <w:t>:</w:t>
      </w:r>
    </w:p>
    <w:p w14:paraId="4E908349" w14:textId="413A39CD" w:rsidR="003B44AE" w:rsidRDefault="003B44AE" w:rsidP="003B44AE">
      <w:pPr>
        <w:pStyle w:val="ListParagraph"/>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E6457D">
      <w:pPr>
        <w:pStyle w:val="ListParagraph"/>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E6457D">
      <w:pPr>
        <w:pStyle w:val="ListParagraph"/>
      </w:pPr>
    </w:p>
    <w:p w14:paraId="75E13DE9" w14:textId="4DC8FE10" w:rsidR="00C31F68" w:rsidRDefault="00C31F68" w:rsidP="00E6457D">
      <w:pPr>
        <w:pStyle w:val="ListParagraph"/>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E6457D">
      <w:pPr>
        <w:pStyle w:val="ListParagraph"/>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E84F1A">
      <w:pPr>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E84F1A">
      <w:pPr>
        <w:ind w:left="720"/>
      </w:pPr>
    </w:p>
    <w:p w14:paraId="50378767" w14:textId="4C7D13C3" w:rsidR="00E84F1A" w:rsidRDefault="00E84F1A" w:rsidP="00E84F1A">
      <w:pPr>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E84F1A">
      <w:pPr>
        <w:ind w:left="720"/>
      </w:pPr>
    </w:p>
    <w:p w14:paraId="72775FA4" w14:textId="0FB97783" w:rsidR="00E84F1A" w:rsidRDefault="006D2B35" w:rsidP="00E84F1A">
      <w:pPr>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E84F1A">
      <w:pPr>
        <w:ind w:left="720"/>
      </w:pPr>
    </w:p>
    <w:p w14:paraId="40434A33" w14:textId="74BE7402" w:rsidR="006D2B35" w:rsidRDefault="006D2B35" w:rsidP="00E84F1A">
      <w:pPr>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E84F1A">
      <w:pPr>
        <w:ind w:left="720"/>
      </w:pPr>
    </w:p>
    <w:p w14:paraId="173081E4" w14:textId="4FBDCE6C" w:rsidR="006D2B35" w:rsidRDefault="006D2B35" w:rsidP="00E84F1A">
      <w:pPr>
        <w:ind w:left="720"/>
      </w:pPr>
      <w:r>
        <w:t xml:space="preserve">In the next series of steps, the data preparations </w:t>
      </w:r>
      <w:r w:rsidR="00053D7E">
        <w:t>are</w:t>
      </w:r>
      <w:r>
        <w:t xml:space="preserve"> done for the time series analysis.</w:t>
      </w:r>
    </w:p>
    <w:p w14:paraId="38F997CC" w14:textId="031BF752" w:rsidR="006D2B35" w:rsidRDefault="00053D7E" w:rsidP="00E84F1A">
      <w:pPr>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E84F1A">
      <w:pPr>
        <w:ind w:left="720"/>
      </w:pPr>
      <w:r w:rsidRPr="00053D7E">
        <w:rPr>
          <w:noProof/>
        </w:rPr>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E84F1A">
      <w:pPr>
        <w:ind w:left="720"/>
      </w:pPr>
    </w:p>
    <w:p w14:paraId="4F7345C0" w14:textId="28C06376" w:rsidR="00053D7E" w:rsidRDefault="00053D7E" w:rsidP="00E84F1A">
      <w:pPr>
        <w:ind w:left="720"/>
      </w:pPr>
      <w:r>
        <w:t>As mentioned, earlier the entire data preparation is an iterative exercise.</w:t>
      </w:r>
      <w:r w:rsidR="00CD1426">
        <w:t xml:space="preserve"> </w:t>
      </w:r>
    </w:p>
    <w:p w14:paraId="5EF0BE53" w14:textId="3C858C9E" w:rsidR="00CD1426" w:rsidRDefault="00CD1426" w:rsidP="00E84F1A">
      <w:pPr>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3D15E7">
      <w:pPr>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1F1CB1">
      <w:pPr>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7910C09C" w:rsidR="00E6457D" w:rsidRDefault="001F1CB1" w:rsidP="001F1CB1">
      <w:pPr>
        <w:ind w:left="720"/>
      </w:pPr>
      <w:r>
        <w:t>The third step in data preparation is fine tuning the data for better results in the model. This is an iterative process, all the steps mentioned above are repeated experimentally.</w:t>
      </w:r>
    </w:p>
    <w:p w14:paraId="52FF207C" w14:textId="3D6EAFBC" w:rsidR="00813930" w:rsidRDefault="007A577E" w:rsidP="00813930">
      <w:pPr>
        <w:pStyle w:val="ListParagraph"/>
        <w:numPr>
          <w:ilvl w:val="1"/>
          <w:numId w:val="3"/>
        </w:numPr>
      </w:pPr>
      <w:r>
        <w:t>Data Analysis</w:t>
      </w:r>
    </w:p>
    <w:p w14:paraId="535BF578" w14:textId="0300A204" w:rsidR="00872BDA" w:rsidRDefault="00872BDA" w:rsidP="003D15E7">
      <w:pPr>
        <w:pStyle w:val="ListParagraph"/>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7D7D72">
      <w:pPr>
        <w:pStyle w:val="ListParagraph"/>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3D15E7">
      <w:pPr>
        <w:pStyle w:val="ListParagraph"/>
      </w:pPr>
      <w:r>
        <w:t>Next</w:t>
      </w:r>
      <w:r w:rsidR="003D15E7">
        <w:t>, analysing the age wise counts:</w:t>
      </w:r>
    </w:p>
    <w:p w14:paraId="6141333A" w14:textId="77777777" w:rsidR="003D15E7" w:rsidRDefault="003D15E7" w:rsidP="003D15E7">
      <w:pPr>
        <w:pStyle w:val="ListParagraph"/>
      </w:pPr>
    </w:p>
    <w:p w14:paraId="31485E74" w14:textId="0D268362" w:rsidR="003D15E7" w:rsidRDefault="003D15E7" w:rsidP="003D15E7">
      <w:pPr>
        <w:pStyle w:val="ListParagraph"/>
      </w:pPr>
    </w:p>
    <w:p w14:paraId="13CB367D" w14:textId="7A600AE1" w:rsidR="00872BDA" w:rsidRDefault="003D15E7" w:rsidP="001F1CB1">
      <w:pPr>
        <w:pStyle w:val="ListParagraph"/>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1F1CB1">
      <w:pPr>
        <w:pStyle w:val="ListParagraph"/>
      </w:pPr>
    </w:p>
    <w:p w14:paraId="2D7195B5" w14:textId="77777777" w:rsidR="00A61E9C" w:rsidRDefault="00A61E9C" w:rsidP="001F1CB1">
      <w:pPr>
        <w:pStyle w:val="ListParagraph"/>
      </w:pPr>
    </w:p>
    <w:p w14:paraId="1841B3C3" w14:textId="262469BC" w:rsidR="00A61E9C" w:rsidRDefault="007D7D72" w:rsidP="001F1CB1">
      <w:pPr>
        <w:pStyle w:val="ListParagraph"/>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1F1CB1">
      <w:pPr>
        <w:pStyle w:val="ListParagraph"/>
      </w:pPr>
    </w:p>
    <w:p w14:paraId="1D418F3C" w14:textId="30B968A5" w:rsidR="003D15E7" w:rsidRDefault="00A3246C" w:rsidP="001F1CB1">
      <w:pPr>
        <w:pStyle w:val="ListParagraph"/>
      </w:pPr>
      <w:r>
        <w:t>Visualizing the colonoscopy counts across age group for each clinic’s.</w:t>
      </w:r>
    </w:p>
    <w:p w14:paraId="47AA5192" w14:textId="77777777" w:rsidR="00A3246C" w:rsidRDefault="00A3246C" w:rsidP="001F1CB1">
      <w:pPr>
        <w:pStyle w:val="ListParagraph"/>
      </w:pPr>
    </w:p>
    <w:p w14:paraId="0D4E12AD" w14:textId="1CCB2DE4" w:rsidR="00A3246C" w:rsidRDefault="00A3246C" w:rsidP="001F1CB1">
      <w:pPr>
        <w:pStyle w:val="ListParagraph"/>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37F4FD4" w:rsidR="00830CFB" w:rsidRPr="00A3246C" w:rsidRDefault="00830CFB" w:rsidP="00830CFB">
      <w:pPr>
        <w:pStyle w:val="ListParagraph"/>
        <w:rPr>
          <w:i/>
          <w:iCs/>
        </w:rPr>
      </w:pPr>
      <w:r>
        <w:rPr>
          <w:i/>
          <w:iCs/>
        </w:rPr>
        <w:t xml:space="preserve">  </w:t>
      </w:r>
      <w:r>
        <w:rPr>
          <w:i/>
          <w:iCs/>
        </w:rPr>
        <w:tab/>
      </w:r>
      <w:r>
        <w:rPr>
          <w:i/>
          <w:iCs/>
        </w:rPr>
        <w:tab/>
      </w:r>
      <w:r w:rsidRPr="00A3246C">
        <w:rPr>
          <w:i/>
          <w:iCs/>
        </w:rPr>
        <w:t xml:space="preserve">Fig: Variation of colonoscopy for each </w:t>
      </w:r>
      <w:r>
        <w:rPr>
          <w:i/>
          <w:iCs/>
        </w:rPr>
        <w:t>clinic</w:t>
      </w:r>
      <w:r w:rsidRPr="00A3246C">
        <w:rPr>
          <w:i/>
          <w:iCs/>
        </w:rPr>
        <w:t xml:space="preserve"> across age</w:t>
      </w:r>
    </w:p>
    <w:p w14:paraId="4A259296" w14:textId="77777777" w:rsidR="00830CFB" w:rsidRDefault="00830CFB" w:rsidP="001F1CB1">
      <w:pPr>
        <w:pStyle w:val="ListParagraph"/>
      </w:pPr>
    </w:p>
    <w:p w14:paraId="1640C51B" w14:textId="77777777" w:rsidR="00830CFB" w:rsidRDefault="00830CFB" w:rsidP="001F1CB1">
      <w:pPr>
        <w:pStyle w:val="ListParagraph"/>
      </w:pPr>
    </w:p>
    <w:p w14:paraId="7B5A0390" w14:textId="1E7554BE" w:rsidR="003D15E7" w:rsidRDefault="00A3246C" w:rsidP="001F1CB1">
      <w:pPr>
        <w:pStyle w:val="ListParagraph"/>
      </w:pPr>
      <w:r>
        <w:t xml:space="preserve">Clinic ID 4 (anonymised for non-disclosure reasons) shows the maximum colonoscopy count over 600. Most of the clinics have the count ranging from 100-300. </w:t>
      </w:r>
    </w:p>
    <w:p w14:paraId="199D9683" w14:textId="77777777" w:rsidR="00A3246C" w:rsidRDefault="00A3246C" w:rsidP="001F1CB1">
      <w:pPr>
        <w:pStyle w:val="ListParagraph"/>
      </w:pPr>
    </w:p>
    <w:p w14:paraId="2C28DA31" w14:textId="26645321" w:rsidR="00830CFB" w:rsidRDefault="00830CFB" w:rsidP="00830CFB">
      <w:pPr>
        <w:pStyle w:val="ListParagraph"/>
      </w:pPr>
      <w:r>
        <w:t>Plotting the clinic colonoscopy counts in a box plot for better visualisation:</w:t>
      </w:r>
    </w:p>
    <w:p w14:paraId="4B30DA05" w14:textId="77777777" w:rsidR="00830CFB" w:rsidRDefault="00830CFB" w:rsidP="001F1CB1">
      <w:pPr>
        <w:pStyle w:val="ListParagraph"/>
      </w:pPr>
    </w:p>
    <w:p w14:paraId="349B65AD" w14:textId="7E515638" w:rsidR="00830CFB" w:rsidRDefault="00830CFB" w:rsidP="001F1CB1">
      <w:pPr>
        <w:pStyle w:val="ListParagraph"/>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29DC9553" w14:textId="2D0D9A24" w:rsidR="00830CFB" w:rsidRDefault="00317BFE" w:rsidP="001F1CB1">
      <w:pPr>
        <w:pStyle w:val="ListParagraph"/>
      </w:pPr>
      <w:r>
        <w:t xml:space="preserve"> 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1F1CB1">
      <w:pPr>
        <w:pStyle w:val="ListParagraph"/>
      </w:pPr>
    </w:p>
    <w:p w14:paraId="431CD52E" w14:textId="4152DBC8" w:rsidR="00A3246C" w:rsidRDefault="00A3246C" w:rsidP="001F1CB1">
      <w:pPr>
        <w:pStyle w:val="ListParagraph"/>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26CA4685" w:rsidR="00A3246C" w:rsidRPr="00A3246C" w:rsidRDefault="00A3246C" w:rsidP="001F1CB1">
      <w:pPr>
        <w:pStyle w:val="ListParagraph"/>
        <w:rPr>
          <w:i/>
          <w:iCs/>
        </w:rPr>
      </w:pPr>
      <w:r>
        <w:rPr>
          <w:i/>
          <w:iCs/>
        </w:rPr>
        <w:t xml:space="preserve">  </w:t>
      </w:r>
      <w:r>
        <w:rPr>
          <w:i/>
          <w:iCs/>
        </w:rPr>
        <w:tab/>
      </w:r>
      <w:r>
        <w:rPr>
          <w:i/>
          <w:iCs/>
        </w:rPr>
        <w:tab/>
      </w:r>
      <w:r w:rsidRPr="00A3246C">
        <w:rPr>
          <w:i/>
          <w:iCs/>
        </w:rPr>
        <w:t>Fig: Variation of colonoscopy for each gender across age</w:t>
      </w:r>
    </w:p>
    <w:p w14:paraId="242CB176" w14:textId="77777777" w:rsidR="003D15E7" w:rsidRDefault="003D15E7" w:rsidP="001F1CB1">
      <w:pPr>
        <w:pStyle w:val="ListParagraph"/>
      </w:pPr>
    </w:p>
    <w:p w14:paraId="147FC402" w14:textId="29143D89" w:rsidR="00830CFB" w:rsidRDefault="00830CFB" w:rsidP="001F1CB1">
      <w:pPr>
        <w:pStyle w:val="ListParagraph"/>
      </w:pPr>
      <w:r>
        <w:t>As seen above, the male colonoscopies are more than females across the age range.</w:t>
      </w:r>
    </w:p>
    <w:p w14:paraId="1D1C10ED" w14:textId="77777777" w:rsidR="00830CFB" w:rsidRDefault="00830CFB" w:rsidP="001F1CB1">
      <w:pPr>
        <w:pStyle w:val="ListParagraph"/>
      </w:pPr>
    </w:p>
    <w:p w14:paraId="2AD993D6" w14:textId="4E7FD171" w:rsidR="00830CFB" w:rsidRDefault="003B363C" w:rsidP="001F1CB1">
      <w:pPr>
        <w:pStyle w:val="ListParagraph"/>
      </w:pPr>
      <w:r>
        <w:t xml:space="preserve">Now, visualising the colonoscopy counts for each </w:t>
      </w:r>
      <w:proofErr w:type="gramStart"/>
      <w:r>
        <w:t>months</w:t>
      </w:r>
      <w:proofErr w:type="gramEnd"/>
      <w:r>
        <w:t>:</w:t>
      </w:r>
    </w:p>
    <w:p w14:paraId="50F6AAE0" w14:textId="77777777" w:rsidR="003B363C" w:rsidRDefault="003B363C" w:rsidP="001F1CB1">
      <w:pPr>
        <w:pStyle w:val="ListParagraph"/>
      </w:pPr>
    </w:p>
    <w:p w14:paraId="64FE0640" w14:textId="4F5A5A2E" w:rsidR="003B363C" w:rsidRDefault="003B363C" w:rsidP="001F1CB1">
      <w:pPr>
        <w:pStyle w:val="ListParagraph"/>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8E25545" w14:textId="2408A20A" w:rsidR="00830CFB" w:rsidRDefault="003B363C" w:rsidP="001F1CB1">
      <w:pPr>
        <w:pStyle w:val="ListParagraph"/>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1F1CB1">
      <w:pPr>
        <w:pStyle w:val="ListParagraph"/>
      </w:pPr>
    </w:p>
    <w:p w14:paraId="27620ED8" w14:textId="0566F573" w:rsidR="003B363C" w:rsidRDefault="003B363C" w:rsidP="001F1CB1">
      <w:pPr>
        <w:pStyle w:val="ListParagraph"/>
      </w:pPr>
      <w:r>
        <w:t>Checking further for each gender:</w:t>
      </w:r>
    </w:p>
    <w:p w14:paraId="73303362" w14:textId="77777777" w:rsidR="003B363C" w:rsidRDefault="003B363C" w:rsidP="001F1CB1">
      <w:pPr>
        <w:pStyle w:val="ListParagraph"/>
      </w:pPr>
    </w:p>
    <w:p w14:paraId="244E879A" w14:textId="3FEAE532" w:rsidR="003B363C" w:rsidRDefault="003B363C" w:rsidP="001F1CB1">
      <w:pPr>
        <w:pStyle w:val="ListParagraph"/>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161F996C" w14:textId="7606C9F3" w:rsidR="003B363C" w:rsidRDefault="003B363C" w:rsidP="001F1CB1">
      <w:pPr>
        <w:pStyle w:val="ListParagraph"/>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BF5A4C0" w14:textId="77777777" w:rsidR="003B363C" w:rsidRDefault="003B363C" w:rsidP="001F1CB1">
      <w:pPr>
        <w:pStyle w:val="ListParagraph"/>
      </w:pPr>
    </w:p>
    <w:p w14:paraId="128AB71C" w14:textId="18EDF402" w:rsidR="007A577E" w:rsidRDefault="007A577E" w:rsidP="00813930">
      <w:pPr>
        <w:pStyle w:val="ListParagraph"/>
        <w:numPr>
          <w:ilvl w:val="1"/>
          <w:numId w:val="3"/>
        </w:numPr>
      </w:pPr>
      <w:r>
        <w:t>Model Building and Evaluation</w:t>
      </w:r>
    </w:p>
    <w:p w14:paraId="1311AFBC" w14:textId="33323610"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w:t>
      </w:r>
      <w:r w:rsidRPr="00D67CE3">
        <w:rPr>
          <w:rFonts w:ascii="Calibri" w:hAnsi="Calibri" w:cs="Calibri"/>
        </w:rPr>
        <w:lastRenderedPageBreak/>
        <w:t>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w:t>
      </w:r>
      <w:r w:rsidRPr="00D67CE3">
        <w:rPr>
          <w:rFonts w:ascii="Calibri" w:eastAsia="Times New Roman" w:hAnsi="Calibri" w:cs="Calibri"/>
          <w:bCs/>
          <w:color w:val="000000"/>
          <w:lang w:eastAsia="en-IE"/>
        </w:rPr>
        <w:lastRenderedPageBreak/>
        <w:t>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w:t>
      </w:r>
      <w:r w:rsidRPr="00D67CE3">
        <w:rPr>
          <w:rFonts w:ascii="Calibri" w:hAnsi="Calibri" w:cs="Calibri"/>
        </w:rPr>
        <w:lastRenderedPageBreak/>
        <w:t xml:space="preserve">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w:t>
      </w:r>
      <w:r w:rsidRPr="00D67CE3">
        <w:rPr>
          <w:rFonts w:ascii="Calibri" w:hAnsi="Calibri" w:cs="Calibri"/>
        </w:rPr>
        <w:lastRenderedPageBreak/>
        <w:t xml:space="preserve">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w:t>
      </w:r>
      <w:r w:rsidRPr="00D67CE3">
        <w:rPr>
          <w:rFonts w:ascii="Calibri" w:hAnsi="Calibri" w:cs="Calibri"/>
        </w:rPr>
        <w:lastRenderedPageBreak/>
        <w:t>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t>
      </w:r>
      <w:r w:rsidRPr="00D67CE3">
        <w:rPr>
          <w:rFonts w:ascii="Calibri" w:hAnsi="Calibri" w:cs="Calibri"/>
        </w:rPr>
        <w:lastRenderedPageBreak/>
        <w:t>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w:t>
      </w:r>
      <w:r w:rsidRPr="00D67CE3">
        <w:rPr>
          <w:rFonts w:ascii="Calibri" w:hAnsi="Calibri" w:cs="Calibri"/>
          <w:sz w:val="22"/>
          <w:szCs w:val="22"/>
        </w:rPr>
        <w:lastRenderedPageBreak/>
        <w:t>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8"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w:t>
      </w:r>
      <w:r w:rsidRPr="00D67CE3">
        <w:rPr>
          <w:rFonts w:ascii="Calibri" w:hAnsi="Calibri" w:cs="Calibri"/>
          <w:sz w:val="22"/>
          <w:szCs w:val="22"/>
        </w:rPr>
        <w:lastRenderedPageBreak/>
        <w:t xml:space="preserve">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t>
      </w:r>
      <w:r w:rsidRPr="00D67CE3">
        <w:rPr>
          <w:rFonts w:ascii="Calibri" w:hAnsi="Calibri" w:cs="Calibri"/>
          <w:sz w:val="22"/>
          <w:szCs w:val="22"/>
        </w:rPr>
        <w:lastRenderedPageBreak/>
        <w:t xml:space="preserve">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9"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w:t>
      </w:r>
      <w:r w:rsidRPr="00D67CE3">
        <w:rPr>
          <w:rFonts w:ascii="Calibri" w:hAnsi="Calibri" w:cs="Calibri"/>
          <w:sz w:val="22"/>
          <w:szCs w:val="22"/>
        </w:rPr>
        <w:lastRenderedPageBreak/>
        <w:t xml:space="preserve">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w:t>
      </w:r>
      <w:r w:rsidRPr="00D67CE3">
        <w:rPr>
          <w:rFonts w:ascii="Calibri" w:hAnsi="Calibri" w:cs="Calibri"/>
          <w:sz w:val="22"/>
          <w:szCs w:val="22"/>
        </w:rPr>
        <w:lastRenderedPageBreak/>
        <w:t>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35ABDC9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w:t>
      </w:r>
      <w:r w:rsidRPr="00D67CE3">
        <w:rPr>
          <w:rFonts w:ascii="Calibri" w:hAnsi="Calibri" w:cs="Calibri"/>
          <w:sz w:val="22"/>
          <w:szCs w:val="22"/>
        </w:rPr>
        <w:lastRenderedPageBreak/>
        <w:t>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3" w:name="_Toc135241309"/>
      <w:r w:rsidRPr="00055ED4">
        <w:rPr>
          <w:rStyle w:val="Heading2Char"/>
        </w:rPr>
        <w:t>C</w:t>
      </w:r>
      <w:r>
        <w:rPr>
          <w:rStyle w:val="Heading2Char"/>
        </w:rPr>
        <w:t>onclusion</w:t>
      </w:r>
      <w:bookmarkEnd w:id="3"/>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53D7E"/>
    <w:rsid w:val="000A6CD6"/>
    <w:rsid w:val="000D7B5F"/>
    <w:rsid w:val="000E076F"/>
    <w:rsid w:val="000E574F"/>
    <w:rsid w:val="00100389"/>
    <w:rsid w:val="00104D00"/>
    <w:rsid w:val="00113C60"/>
    <w:rsid w:val="00125101"/>
    <w:rsid w:val="00127944"/>
    <w:rsid w:val="00144D58"/>
    <w:rsid w:val="0018604C"/>
    <w:rsid w:val="00195DEE"/>
    <w:rsid w:val="001C55B3"/>
    <w:rsid w:val="001F1CB1"/>
    <w:rsid w:val="00221F31"/>
    <w:rsid w:val="002320C3"/>
    <w:rsid w:val="002503CC"/>
    <w:rsid w:val="0026395F"/>
    <w:rsid w:val="00276EEA"/>
    <w:rsid w:val="002A451B"/>
    <w:rsid w:val="002A578F"/>
    <w:rsid w:val="002B24B4"/>
    <w:rsid w:val="002D6C96"/>
    <w:rsid w:val="00301FA9"/>
    <w:rsid w:val="00310E5C"/>
    <w:rsid w:val="00317BFE"/>
    <w:rsid w:val="00317C28"/>
    <w:rsid w:val="00336B61"/>
    <w:rsid w:val="00350FA4"/>
    <w:rsid w:val="00364E41"/>
    <w:rsid w:val="003841A5"/>
    <w:rsid w:val="00387401"/>
    <w:rsid w:val="00394188"/>
    <w:rsid w:val="003A0823"/>
    <w:rsid w:val="003B363C"/>
    <w:rsid w:val="003B44AE"/>
    <w:rsid w:val="003B7FAB"/>
    <w:rsid w:val="003C00A3"/>
    <w:rsid w:val="003C7B05"/>
    <w:rsid w:val="003D15E7"/>
    <w:rsid w:val="003D1651"/>
    <w:rsid w:val="003F2E81"/>
    <w:rsid w:val="0041739E"/>
    <w:rsid w:val="00436481"/>
    <w:rsid w:val="004711F6"/>
    <w:rsid w:val="004B087D"/>
    <w:rsid w:val="004B5886"/>
    <w:rsid w:val="004C4441"/>
    <w:rsid w:val="004D2DED"/>
    <w:rsid w:val="005604B5"/>
    <w:rsid w:val="005A0386"/>
    <w:rsid w:val="005B558E"/>
    <w:rsid w:val="005B7EBB"/>
    <w:rsid w:val="005D0038"/>
    <w:rsid w:val="006025EE"/>
    <w:rsid w:val="00674D97"/>
    <w:rsid w:val="00693D5B"/>
    <w:rsid w:val="006A08FE"/>
    <w:rsid w:val="006D2B35"/>
    <w:rsid w:val="00730C7B"/>
    <w:rsid w:val="00745C62"/>
    <w:rsid w:val="007566AE"/>
    <w:rsid w:val="00783B50"/>
    <w:rsid w:val="007A577E"/>
    <w:rsid w:val="007A60FF"/>
    <w:rsid w:val="007C0BC7"/>
    <w:rsid w:val="007D7D72"/>
    <w:rsid w:val="00813930"/>
    <w:rsid w:val="008278EF"/>
    <w:rsid w:val="00830CFB"/>
    <w:rsid w:val="00835596"/>
    <w:rsid w:val="008510C3"/>
    <w:rsid w:val="00855228"/>
    <w:rsid w:val="00872BDA"/>
    <w:rsid w:val="00875632"/>
    <w:rsid w:val="008B53F0"/>
    <w:rsid w:val="008D1B79"/>
    <w:rsid w:val="008E373E"/>
    <w:rsid w:val="009026CC"/>
    <w:rsid w:val="00913F19"/>
    <w:rsid w:val="00952AE8"/>
    <w:rsid w:val="00963E77"/>
    <w:rsid w:val="009A2729"/>
    <w:rsid w:val="009C388D"/>
    <w:rsid w:val="009D37FB"/>
    <w:rsid w:val="009D4C58"/>
    <w:rsid w:val="009F5061"/>
    <w:rsid w:val="00A3246C"/>
    <w:rsid w:val="00A32F87"/>
    <w:rsid w:val="00A61E9C"/>
    <w:rsid w:val="00A81B2F"/>
    <w:rsid w:val="00A97B7D"/>
    <w:rsid w:val="00AB1AE5"/>
    <w:rsid w:val="00AF6893"/>
    <w:rsid w:val="00B20974"/>
    <w:rsid w:val="00B27BCD"/>
    <w:rsid w:val="00B413D9"/>
    <w:rsid w:val="00B53E5E"/>
    <w:rsid w:val="00B77395"/>
    <w:rsid w:val="00B80130"/>
    <w:rsid w:val="00B82D8C"/>
    <w:rsid w:val="00BB0CC8"/>
    <w:rsid w:val="00BC0A50"/>
    <w:rsid w:val="00BC615B"/>
    <w:rsid w:val="00C16C38"/>
    <w:rsid w:val="00C2383D"/>
    <w:rsid w:val="00C31F68"/>
    <w:rsid w:val="00C42B37"/>
    <w:rsid w:val="00C45CA3"/>
    <w:rsid w:val="00C512E2"/>
    <w:rsid w:val="00C979F0"/>
    <w:rsid w:val="00CD1426"/>
    <w:rsid w:val="00CD1E4D"/>
    <w:rsid w:val="00CE19BF"/>
    <w:rsid w:val="00CE2490"/>
    <w:rsid w:val="00D14C1D"/>
    <w:rsid w:val="00D2712E"/>
    <w:rsid w:val="00D879C9"/>
    <w:rsid w:val="00DB4EAF"/>
    <w:rsid w:val="00DC4EB3"/>
    <w:rsid w:val="00DE7745"/>
    <w:rsid w:val="00E41694"/>
    <w:rsid w:val="00E54198"/>
    <w:rsid w:val="00E5522F"/>
    <w:rsid w:val="00E57694"/>
    <w:rsid w:val="00E6457D"/>
    <w:rsid w:val="00E8199E"/>
    <w:rsid w:val="00E84F1A"/>
    <w:rsid w:val="00E85EB9"/>
    <w:rsid w:val="00ED121B"/>
    <w:rsid w:val="00F32267"/>
    <w:rsid w:val="00F35977"/>
    <w:rsid w:val="00F51C31"/>
    <w:rsid w:val="00F65F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sciencedirect.com/topics/medicine-and-dentistry/multivariate-analysi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www.sciencedirect.com/topics/chemical-engineering/chemisorption"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2</TotalTime>
  <Pages>27</Pages>
  <Words>37584</Words>
  <Characters>214230</Characters>
  <Application>Microsoft Office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15</cp:revision>
  <dcterms:created xsi:type="dcterms:W3CDTF">2023-08-22T10:27:00Z</dcterms:created>
  <dcterms:modified xsi:type="dcterms:W3CDTF">2023-08-2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